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2A03" w:rsidRDefault="002A2A03"/>
    <w:p w:rsidR="002A2A03" w:rsidRDefault="002A2A03" w:rsidP="001A0A79">
      <w:pPr>
        <w:ind w:firstLine="0"/>
      </w:pPr>
    </w:p>
    <w:p w:rsidR="002A2A03" w:rsidRDefault="002A2A03"/>
    <w:p w:rsidR="002A2A03" w:rsidRDefault="002A2A03"/>
    <w:p w:rsidR="002A2A03" w:rsidRDefault="002A2A03"/>
    <w:p w:rsidR="006C2676" w:rsidRPr="006C2676" w:rsidRDefault="006C2676">
      <w:pPr>
        <w:jc w:val="center"/>
        <w:rPr>
          <w:b/>
        </w:rPr>
      </w:pPr>
      <w:r w:rsidRPr="006C2676">
        <w:rPr>
          <w:b/>
        </w:rPr>
        <w:t xml:space="preserve">C-NET </w:t>
      </w:r>
    </w:p>
    <w:p w:rsidR="002A2A03" w:rsidRDefault="002A2A03">
      <w:pPr>
        <w:jc w:val="center"/>
      </w:pPr>
      <w:r>
        <w:t xml:space="preserve">Your </w:t>
      </w:r>
      <w:proofErr w:type="gramStart"/>
      <w:r>
        <w:t>Name  (</w:t>
      </w:r>
      <w:proofErr w:type="gramEnd"/>
      <w:r>
        <w:t>First M. Last)</w:t>
      </w:r>
    </w:p>
    <w:p w:rsidR="002A2A03" w:rsidRDefault="002A2A03">
      <w:pPr>
        <w:jc w:val="center"/>
      </w:pPr>
      <w:r>
        <w:t>School or Institution Name (University at Place or Town, State)</w:t>
      </w:r>
    </w:p>
    <w:p w:rsidR="006C2676" w:rsidRDefault="006C2676" w:rsidP="006C2676">
      <w:pPr>
        <w:ind w:firstLine="0"/>
      </w:pPr>
    </w:p>
    <w:p w:rsidR="006C2676" w:rsidRDefault="006C2676" w:rsidP="006C2676">
      <w:pPr>
        <w:ind w:firstLine="0"/>
      </w:pPr>
    </w:p>
    <w:p w:rsidR="006C2676" w:rsidRDefault="006C2676" w:rsidP="006C2676">
      <w:pPr>
        <w:ind w:firstLine="0"/>
      </w:pPr>
    </w:p>
    <w:p w:rsidR="006C2676" w:rsidRDefault="006C2676" w:rsidP="006C2676">
      <w:pPr>
        <w:ind w:firstLine="0"/>
      </w:pPr>
    </w:p>
    <w:p w:rsidR="006C2676" w:rsidRDefault="006C2676" w:rsidP="006C2676">
      <w:pPr>
        <w:ind w:firstLine="0"/>
      </w:pPr>
    </w:p>
    <w:p w:rsidR="006C2676" w:rsidRDefault="006C2676" w:rsidP="006C2676">
      <w:pPr>
        <w:ind w:firstLine="0"/>
      </w:pPr>
    </w:p>
    <w:p w:rsidR="006C2676" w:rsidRDefault="006C2676" w:rsidP="006C2676">
      <w:pPr>
        <w:ind w:firstLine="0"/>
      </w:pPr>
    </w:p>
    <w:p w:rsidR="006C2676" w:rsidRDefault="006C2676" w:rsidP="006C2676">
      <w:pPr>
        <w:ind w:firstLine="0"/>
      </w:pPr>
    </w:p>
    <w:p w:rsidR="006C2676" w:rsidRDefault="006C2676" w:rsidP="006C2676">
      <w:pPr>
        <w:ind w:firstLine="0"/>
      </w:pPr>
    </w:p>
    <w:p w:rsidR="006C2676" w:rsidRDefault="006C2676" w:rsidP="006C2676">
      <w:pPr>
        <w:ind w:firstLine="0"/>
      </w:pPr>
    </w:p>
    <w:p w:rsidR="006C2676" w:rsidRDefault="006C2676" w:rsidP="006C2676">
      <w:pPr>
        <w:ind w:firstLine="0"/>
      </w:pPr>
    </w:p>
    <w:p w:rsidR="006C2676" w:rsidRDefault="006C2676" w:rsidP="006C2676">
      <w:pPr>
        <w:ind w:firstLine="0"/>
      </w:pPr>
    </w:p>
    <w:p w:rsidR="006C2676" w:rsidRDefault="006C2676" w:rsidP="006C2676">
      <w:pPr>
        <w:ind w:firstLine="0"/>
      </w:pPr>
    </w:p>
    <w:p w:rsidR="006C2676" w:rsidRDefault="006C2676" w:rsidP="006C2676">
      <w:pPr>
        <w:ind w:firstLine="0"/>
      </w:pPr>
    </w:p>
    <w:p w:rsidR="006C2676" w:rsidRDefault="006C2676" w:rsidP="006C2676">
      <w:pPr>
        <w:ind w:firstLine="0"/>
      </w:pPr>
      <w:r>
        <w:t xml:space="preserve"> </w:t>
      </w:r>
    </w:p>
    <w:p w:rsidR="006C2676" w:rsidRDefault="006C2676" w:rsidP="006C2676">
      <w:pPr>
        <w:ind w:firstLine="0"/>
        <w:jc w:val="center"/>
        <w:rPr>
          <w:b/>
        </w:rPr>
      </w:pPr>
      <w:r w:rsidRPr="006C2676">
        <w:rPr>
          <w:b/>
        </w:rPr>
        <w:lastRenderedPageBreak/>
        <w:t>C-NET</w:t>
      </w:r>
    </w:p>
    <w:p w:rsidR="006C2676" w:rsidRDefault="006C2676" w:rsidP="006C2676">
      <w:pPr>
        <w:ind w:firstLine="0"/>
        <w:rPr>
          <w:b/>
        </w:rPr>
      </w:pPr>
    </w:p>
    <w:p w:rsidR="006C2676" w:rsidRDefault="00AC5521" w:rsidP="006C2676">
      <w:pPr>
        <w:ind w:firstLine="0"/>
        <w:rPr>
          <w:b/>
        </w:rPr>
      </w:pPr>
      <w:r>
        <w:rPr>
          <w:b/>
        </w:rPr>
        <w:t>SWOT Analysis of C-</w:t>
      </w:r>
      <w:r w:rsidR="00252098">
        <w:rPr>
          <w:b/>
        </w:rPr>
        <w:t xml:space="preserve">Net </w:t>
      </w:r>
      <w:r w:rsidR="0095193A">
        <w:rPr>
          <w:b/>
        </w:rPr>
        <w:t>is</w:t>
      </w:r>
      <w:r w:rsidR="00252098">
        <w:rPr>
          <w:b/>
        </w:rPr>
        <w:t xml:space="preserve"> following.</w:t>
      </w:r>
    </w:p>
    <w:p w:rsidR="00AC5521" w:rsidRPr="00252098" w:rsidRDefault="00AC5521" w:rsidP="00252098">
      <w:pPr>
        <w:pStyle w:val="ListParagraph"/>
        <w:numPr>
          <w:ilvl w:val="0"/>
          <w:numId w:val="1"/>
        </w:numPr>
        <w:rPr>
          <w:b/>
        </w:rPr>
      </w:pPr>
      <w:r w:rsidRPr="00252098">
        <w:rPr>
          <w:b/>
        </w:rPr>
        <w:t>S-Strength:</w:t>
      </w:r>
    </w:p>
    <w:p w:rsidR="00252098" w:rsidRPr="00AA0AFC" w:rsidRDefault="00252098" w:rsidP="006C2676">
      <w:pPr>
        <w:ind w:firstLine="0"/>
      </w:pPr>
      <w:r w:rsidRPr="00AA0AFC">
        <w:t xml:space="preserve">Main strength of the C-Net is its credibility, </w:t>
      </w:r>
      <w:r w:rsidR="00AA0AFC" w:rsidRPr="00AA0AFC">
        <w:t>it</w:t>
      </w:r>
      <w:r w:rsidRPr="00AA0AFC">
        <w:t xml:space="preserve"> is famous, well known and trusted organization that </w:t>
      </w:r>
      <w:r w:rsidR="00AA0AFC" w:rsidRPr="00AA0AFC">
        <w:t xml:space="preserve">provides wide range of administrative and test assessment services to t meet all the nursing assessment needs. </w:t>
      </w:r>
      <w:r w:rsidR="00E50ADA">
        <w:t xml:space="preserve">This organization provides all types of nursing testing in each field or nursing. </w:t>
      </w:r>
      <w:r w:rsidR="000533F2">
        <w:t>C-NET</w:t>
      </w:r>
      <w:r w:rsidR="008409B3">
        <w:t xml:space="preserve"> </w:t>
      </w:r>
      <w:r w:rsidR="000533F2">
        <w:t>works</w:t>
      </w:r>
      <w:r w:rsidR="008409B3">
        <w:t xml:space="preserve"> only </w:t>
      </w:r>
      <w:r w:rsidR="000533F2">
        <w:t xml:space="preserve">with the specialty groups to monitor all the assessments, which ensures their credibility. </w:t>
      </w:r>
    </w:p>
    <w:p w:rsidR="00AC5521" w:rsidRPr="00E50ADA" w:rsidRDefault="00AC5521" w:rsidP="00E50ADA">
      <w:pPr>
        <w:pStyle w:val="ListParagraph"/>
        <w:numPr>
          <w:ilvl w:val="0"/>
          <w:numId w:val="1"/>
        </w:numPr>
        <w:rPr>
          <w:b/>
        </w:rPr>
      </w:pPr>
      <w:r w:rsidRPr="00E50ADA">
        <w:rPr>
          <w:b/>
        </w:rPr>
        <w:t>W-Weaknesses</w:t>
      </w:r>
    </w:p>
    <w:p w:rsidR="00E50ADA" w:rsidRPr="00AA56F6" w:rsidRDefault="00E50ADA" w:rsidP="006C2676">
      <w:pPr>
        <w:ind w:firstLine="0"/>
      </w:pPr>
      <w:r w:rsidRPr="00AA56F6">
        <w:t xml:space="preserve">Its main weakness is its smaller number </w:t>
      </w:r>
      <w:r w:rsidR="0083204E" w:rsidRPr="00AA56F6">
        <w:t xml:space="preserve">of thirteen </w:t>
      </w:r>
      <w:r w:rsidRPr="00AA56F6">
        <w:t xml:space="preserve">employees that provide </w:t>
      </w:r>
      <w:r w:rsidR="0083204E" w:rsidRPr="00AA56F6">
        <w:t xml:space="preserve">all the services to the customers and manage all the services from </w:t>
      </w:r>
      <w:r w:rsidR="00AA56F6" w:rsidRPr="00AA56F6">
        <w:t>developing tests, item analysis</w:t>
      </w:r>
      <w:r w:rsidR="00AA56F6">
        <w:t xml:space="preserve">, and application review, to the other administrative duties. </w:t>
      </w:r>
    </w:p>
    <w:p w:rsidR="00AC5521" w:rsidRPr="00AA56F6" w:rsidRDefault="00AC5521" w:rsidP="00AA56F6">
      <w:pPr>
        <w:pStyle w:val="ListParagraph"/>
        <w:numPr>
          <w:ilvl w:val="0"/>
          <w:numId w:val="1"/>
        </w:numPr>
        <w:rPr>
          <w:b/>
        </w:rPr>
      </w:pPr>
      <w:r w:rsidRPr="00AA56F6">
        <w:rPr>
          <w:b/>
        </w:rPr>
        <w:t>O-Opportunities:</w:t>
      </w:r>
    </w:p>
    <w:p w:rsidR="00AA56F6" w:rsidRPr="00B472A3" w:rsidRDefault="00B472A3" w:rsidP="006C2676">
      <w:pPr>
        <w:ind w:firstLine="0"/>
      </w:pPr>
      <w:r w:rsidRPr="00B472A3">
        <w:t xml:space="preserve">This new project of C-NET </w:t>
      </w:r>
      <w:r>
        <w:t xml:space="preserve">is based on </w:t>
      </w:r>
      <w:r w:rsidR="004C0C9C">
        <w:t>research and</w:t>
      </w:r>
      <w:r>
        <w:t xml:space="preserve"> gaining the information</w:t>
      </w:r>
      <w:r w:rsidR="00344D40">
        <w:t>. The</w:t>
      </w:r>
      <w:r w:rsidR="00207453">
        <w:t xml:space="preserve"> staff</w:t>
      </w:r>
      <w:r w:rsidR="00344D40">
        <w:t xml:space="preserve"> of C-Net</w:t>
      </w:r>
      <w:r w:rsidR="00207453">
        <w:t xml:space="preserve"> and consultants</w:t>
      </w:r>
      <w:r w:rsidR="00F15FDF">
        <w:t xml:space="preserve"> have</w:t>
      </w:r>
      <w:r w:rsidR="00207453">
        <w:t xml:space="preserve"> years of experience in the </w:t>
      </w:r>
      <w:r w:rsidR="00DE0F25">
        <w:t>development, and</w:t>
      </w:r>
      <w:r w:rsidR="00207453">
        <w:t xml:space="preserve"> admini</w:t>
      </w:r>
      <w:r w:rsidR="00DE0F25">
        <w:t>stration of its standards and certification.</w:t>
      </w:r>
      <w:r w:rsidR="00344D40">
        <w:t xml:space="preserve"> By the end of research on test development and assessment, C-NET </w:t>
      </w:r>
      <w:r w:rsidR="00755779">
        <w:t xml:space="preserve">will gain huge </w:t>
      </w:r>
      <w:r w:rsidR="00F15FDF">
        <w:t xml:space="preserve">knowledge, which will pave </w:t>
      </w:r>
      <w:r w:rsidR="00755779">
        <w:t xml:space="preserve">the way for organization to expand and refine its services that will give it competitive edge over its competitors. </w:t>
      </w:r>
    </w:p>
    <w:p w:rsidR="00AC5521" w:rsidRPr="00975D85" w:rsidRDefault="00AC5521" w:rsidP="00975D85">
      <w:pPr>
        <w:pStyle w:val="ListParagraph"/>
        <w:numPr>
          <w:ilvl w:val="0"/>
          <w:numId w:val="1"/>
        </w:numPr>
        <w:rPr>
          <w:b/>
        </w:rPr>
      </w:pPr>
      <w:r w:rsidRPr="00975D85">
        <w:rPr>
          <w:b/>
        </w:rPr>
        <w:t xml:space="preserve">T-Threats: </w:t>
      </w:r>
    </w:p>
    <w:p w:rsidR="00AC5521" w:rsidRPr="00975D85" w:rsidRDefault="00E848BC" w:rsidP="006C2676">
      <w:pPr>
        <w:ind w:firstLine="0"/>
      </w:pPr>
      <w:r w:rsidRPr="00975D85">
        <w:t xml:space="preserve">They only threat this organization </w:t>
      </w:r>
      <w:r w:rsidR="00666BB7">
        <w:t>might</w:t>
      </w:r>
      <w:r w:rsidRPr="00975D85">
        <w:t xml:space="preserve"> </w:t>
      </w:r>
      <w:r w:rsidR="00666BB7">
        <w:t xml:space="preserve">face is the increase of cost </w:t>
      </w:r>
      <w:bookmarkStart w:id="0" w:name="_GoBack"/>
      <w:bookmarkEnd w:id="0"/>
      <w:r w:rsidRPr="00975D85">
        <w:t xml:space="preserve">per exam. If it grows and increase its number of employees that is essential for its </w:t>
      </w:r>
      <w:r w:rsidR="00975D85" w:rsidRPr="00975D85">
        <w:t xml:space="preserve">growth, it might need to add to the cost </w:t>
      </w:r>
      <w:r w:rsidR="00975D85" w:rsidRPr="00975D85">
        <w:lastRenderedPageBreak/>
        <w:t>per examination, which can lowers its applicant rate, as already its $50 to $75, which is expensive</w:t>
      </w:r>
      <w:r w:rsidR="0095193A">
        <w:fldChar w:fldCharType="begin"/>
      </w:r>
      <w:r w:rsidR="0095193A">
        <w:instrText xml:space="preserve"> ADDIN ZOTERO_ITEM CSL_CITATION {"citationID":"guXCWEID","properties":{"formattedCitation":"(\\uc0\\u8220{}For Nurse Educators | C-NET | Center For Nursing Education &amp; Testing,\\uc0\\u8221{} n.d.)","plainCitation":"(“For Nurse Educators | C-NET | Center For Nursing Education &amp; Testing,” n.d.)","noteIndex":0},"citationItems":[{"id":1273,"uris":["http://zotero.org/users/local/KZl8ZL3A/items/3CZ5NBZA"],"uri":["http://zotero.org/users/local/KZl8ZL3A/items/3CZ5NBZA"],"itemData":{"id":1273,"type":"post-weblog","title":"For Nurse Educators | C-NET | Center For Nursing Education &amp; Testing","URL":"http://www.cnetnurse.com/for-nurse-educators/","language":"en-US","accessed":{"date-parts":[["2019",2,7]]}}}],"schema":"https://github.com/citation-style-language/schema/raw/master/csl-citation.json"} </w:instrText>
      </w:r>
      <w:r w:rsidR="0095193A">
        <w:fldChar w:fldCharType="separate"/>
      </w:r>
      <w:r w:rsidR="0095193A" w:rsidRPr="0095193A">
        <w:t>(“For Nurse Educators | C-NET | Center For Nursing Education &amp; Testing,” n.d.)</w:t>
      </w:r>
      <w:r w:rsidR="0095193A">
        <w:fldChar w:fldCharType="end"/>
      </w:r>
      <w:r w:rsidR="00975D85" w:rsidRPr="00975D85">
        <w:t xml:space="preserve">. </w:t>
      </w:r>
    </w:p>
    <w:p w:rsidR="006C2676" w:rsidRDefault="006C2676" w:rsidP="006C2676">
      <w:pPr>
        <w:ind w:firstLine="0"/>
        <w:rPr>
          <w:b/>
        </w:rPr>
      </w:pPr>
    </w:p>
    <w:p w:rsidR="006C2676" w:rsidRDefault="006C2676" w:rsidP="006C2676">
      <w:pPr>
        <w:ind w:firstLine="0"/>
        <w:rPr>
          <w:b/>
        </w:rPr>
      </w:pPr>
    </w:p>
    <w:p w:rsidR="006C2676" w:rsidRDefault="006C2676" w:rsidP="006C2676">
      <w:pPr>
        <w:ind w:firstLine="0"/>
        <w:rPr>
          <w:b/>
        </w:rPr>
      </w:pPr>
    </w:p>
    <w:p w:rsidR="006C2676" w:rsidRDefault="006C2676" w:rsidP="006C2676">
      <w:pPr>
        <w:ind w:firstLine="0"/>
        <w:rPr>
          <w:b/>
        </w:rPr>
      </w:pPr>
    </w:p>
    <w:p w:rsidR="006C2676" w:rsidRDefault="006C2676" w:rsidP="006C2676">
      <w:pPr>
        <w:ind w:firstLine="0"/>
        <w:rPr>
          <w:b/>
        </w:rPr>
      </w:pPr>
    </w:p>
    <w:p w:rsidR="006C2676" w:rsidRDefault="006C2676" w:rsidP="006C2676">
      <w:pPr>
        <w:ind w:firstLine="0"/>
        <w:rPr>
          <w:b/>
        </w:rPr>
      </w:pPr>
    </w:p>
    <w:p w:rsidR="006C2676" w:rsidRDefault="006C2676" w:rsidP="006C2676">
      <w:pPr>
        <w:ind w:firstLine="0"/>
        <w:rPr>
          <w:b/>
        </w:rPr>
      </w:pPr>
    </w:p>
    <w:p w:rsidR="006C2676" w:rsidRDefault="006C2676" w:rsidP="006C2676">
      <w:pPr>
        <w:ind w:firstLine="0"/>
        <w:rPr>
          <w:b/>
        </w:rPr>
      </w:pPr>
    </w:p>
    <w:p w:rsidR="006C2676" w:rsidRDefault="006C2676" w:rsidP="006C2676">
      <w:pPr>
        <w:ind w:firstLine="0"/>
        <w:rPr>
          <w:b/>
        </w:rPr>
      </w:pPr>
    </w:p>
    <w:p w:rsidR="006C2676" w:rsidRDefault="006C2676" w:rsidP="006C2676">
      <w:pPr>
        <w:ind w:firstLine="0"/>
        <w:rPr>
          <w:b/>
        </w:rPr>
      </w:pPr>
    </w:p>
    <w:p w:rsidR="006C2676" w:rsidRDefault="006C2676" w:rsidP="006C2676">
      <w:pPr>
        <w:ind w:firstLine="0"/>
        <w:rPr>
          <w:b/>
        </w:rPr>
      </w:pPr>
    </w:p>
    <w:p w:rsidR="006C2676" w:rsidRDefault="006C2676" w:rsidP="006C2676">
      <w:pPr>
        <w:ind w:firstLine="0"/>
        <w:rPr>
          <w:b/>
        </w:rPr>
      </w:pPr>
    </w:p>
    <w:p w:rsidR="006C2676" w:rsidRDefault="006C2676" w:rsidP="006C2676">
      <w:pPr>
        <w:ind w:firstLine="0"/>
        <w:rPr>
          <w:b/>
        </w:rPr>
      </w:pPr>
    </w:p>
    <w:p w:rsidR="006C2676" w:rsidRDefault="006C2676" w:rsidP="006C2676">
      <w:pPr>
        <w:ind w:firstLine="0"/>
        <w:rPr>
          <w:b/>
        </w:rPr>
      </w:pPr>
    </w:p>
    <w:p w:rsidR="006C2676" w:rsidRDefault="006C2676" w:rsidP="006C2676">
      <w:pPr>
        <w:ind w:firstLine="0"/>
        <w:rPr>
          <w:b/>
        </w:rPr>
      </w:pPr>
    </w:p>
    <w:p w:rsidR="0095193A" w:rsidRDefault="0095193A" w:rsidP="006C2676">
      <w:pPr>
        <w:ind w:firstLine="0"/>
        <w:rPr>
          <w:b/>
        </w:rPr>
      </w:pPr>
    </w:p>
    <w:p w:rsidR="0095193A" w:rsidRDefault="0095193A" w:rsidP="006C2676">
      <w:pPr>
        <w:ind w:firstLine="0"/>
        <w:rPr>
          <w:b/>
        </w:rPr>
      </w:pPr>
    </w:p>
    <w:p w:rsidR="0095193A" w:rsidRDefault="0095193A" w:rsidP="006C2676">
      <w:pPr>
        <w:ind w:firstLine="0"/>
        <w:rPr>
          <w:b/>
        </w:rPr>
      </w:pPr>
    </w:p>
    <w:p w:rsidR="0095193A" w:rsidRDefault="0095193A" w:rsidP="006C2676">
      <w:pPr>
        <w:ind w:firstLine="0"/>
        <w:rPr>
          <w:b/>
        </w:rPr>
      </w:pPr>
    </w:p>
    <w:p w:rsidR="006C2676" w:rsidRDefault="006C2676" w:rsidP="006C2676">
      <w:pPr>
        <w:ind w:firstLine="0"/>
        <w:rPr>
          <w:b/>
        </w:rPr>
      </w:pPr>
    </w:p>
    <w:p w:rsidR="006C2676" w:rsidRPr="006C2676" w:rsidRDefault="006C2676" w:rsidP="006C2676">
      <w:pPr>
        <w:ind w:firstLine="0"/>
        <w:rPr>
          <w:b/>
        </w:rPr>
      </w:pPr>
    </w:p>
    <w:p w:rsidR="002A2A03" w:rsidRPr="006C2676" w:rsidRDefault="002A2A03">
      <w:pPr>
        <w:pStyle w:val="Title"/>
        <w:rPr>
          <w:b/>
        </w:rPr>
      </w:pPr>
      <w:r w:rsidRPr="006C2676">
        <w:rPr>
          <w:b/>
        </w:rPr>
        <w:lastRenderedPageBreak/>
        <w:t>References</w:t>
      </w:r>
    </w:p>
    <w:p w:rsidR="0095193A" w:rsidRPr="0095193A" w:rsidRDefault="0095193A" w:rsidP="0095193A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95193A">
        <w:t xml:space="preserve">For Nurse Educators | C-NET | Center </w:t>
      </w:r>
      <w:proofErr w:type="gramStart"/>
      <w:r w:rsidRPr="0095193A">
        <w:t>For</w:t>
      </w:r>
      <w:proofErr w:type="gramEnd"/>
      <w:r w:rsidRPr="0095193A">
        <w:t xml:space="preserve"> Nursing Education &amp; Testing. (n.d.). Retrieved February 7, 2019, from http://www.cnetnurse.com/for-nurse-educators/</w:t>
      </w:r>
    </w:p>
    <w:p w:rsidR="002A2A03" w:rsidRDefault="0095193A">
      <w:pPr>
        <w:ind w:left="720" w:hanging="720"/>
      </w:pPr>
      <w:r>
        <w:fldChar w:fldCharType="end"/>
      </w:r>
    </w:p>
    <w:sectPr w:rsidR="002A2A03">
      <w:headerReference w:type="even" r:id="rId7"/>
      <w:headerReference w:type="default" r:id="rId8"/>
      <w:headerReference w:type="first" r:id="rId9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FA49DA" w:rsidRDefault="00FA49DA">
      <w:pPr>
        <w:spacing w:line="240" w:lineRule="auto"/>
      </w:pPr>
      <w:r>
        <w:separator/>
      </w:r>
    </w:p>
  </w:endnote>
  <w:endnote w:type="continuationSeparator" w:id="0">
    <w:p w:rsidR="00FA49DA" w:rsidRDefault="00FA49D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FA49DA" w:rsidRDefault="00FA49DA">
      <w:pPr>
        <w:spacing w:line="240" w:lineRule="auto"/>
      </w:pPr>
      <w:r>
        <w:separator/>
      </w:r>
    </w:p>
  </w:footnote>
  <w:footnote w:type="continuationSeparator" w:id="0">
    <w:p w:rsidR="00FA49DA" w:rsidRDefault="00FA49DA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666BB7">
      <w:rPr>
        <w:rStyle w:val="PageNumber"/>
        <w:noProof/>
      </w:rPr>
      <w:t>3</w:t>
    </w:r>
    <w:r>
      <w:rPr>
        <w:rStyle w:val="PageNumber"/>
      </w:rPr>
      <w:fldChar w:fldCharType="end"/>
    </w:r>
  </w:p>
  <w:p w:rsidR="002A2A03" w:rsidRDefault="002A2A03">
    <w:pPr>
      <w:pStyle w:val="Header"/>
      <w:ind w:right="360" w:firstLine="0"/>
    </w:pPr>
    <w:r>
      <w:t>SHORTENED TITLE HERE IN ALL CAPS</w:t>
    </w:r>
    <w:r>
      <w:tab/>
    </w:r>
    <w: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95193A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2A2A03">
    <w:pPr>
      <w:ind w:right="360" w:firstLine="0"/>
    </w:pPr>
    <w:r>
      <w:t>Running head: SHORTENED VERSION OF TITLE</w:t>
    </w:r>
    <w:r>
      <w:tab/>
    </w:r>
    <w:r>
      <w:tab/>
    </w:r>
    <w:r>
      <w:tab/>
    </w:r>
    <w:r>
      <w:tab/>
    </w:r>
    <w:r>
      <w:tab/>
    </w:r>
    <w: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49E4B11"/>
    <w:multiLevelType w:val="hybridMultilevel"/>
    <w:tmpl w:val="139245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4"/>
  <w:proofState w:spelling="clean" w:grammar="clean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YyNDEzMzc2N7M0MrVQ0lEKTi0uzszPAykwrgUAtb0WpSwAAAA="/>
  </w:docVars>
  <w:rsids>
    <w:rsidRoot w:val="00CF29F0"/>
    <w:rsid w:val="0000793A"/>
    <w:rsid w:val="000533F2"/>
    <w:rsid w:val="000B0A32"/>
    <w:rsid w:val="000F4778"/>
    <w:rsid w:val="00105F10"/>
    <w:rsid w:val="001A0A79"/>
    <w:rsid w:val="00207453"/>
    <w:rsid w:val="00252098"/>
    <w:rsid w:val="002A2A03"/>
    <w:rsid w:val="00344D40"/>
    <w:rsid w:val="00366BB8"/>
    <w:rsid w:val="004C0C9C"/>
    <w:rsid w:val="005271F3"/>
    <w:rsid w:val="00573DB2"/>
    <w:rsid w:val="00666BB7"/>
    <w:rsid w:val="006C2676"/>
    <w:rsid w:val="00755779"/>
    <w:rsid w:val="0083204E"/>
    <w:rsid w:val="008409B3"/>
    <w:rsid w:val="00934FDC"/>
    <w:rsid w:val="0095193A"/>
    <w:rsid w:val="00975D85"/>
    <w:rsid w:val="00AA0AFC"/>
    <w:rsid w:val="00AA56F6"/>
    <w:rsid w:val="00AC5521"/>
    <w:rsid w:val="00B472A3"/>
    <w:rsid w:val="00C67138"/>
    <w:rsid w:val="00CF29F0"/>
    <w:rsid w:val="00DE0F25"/>
    <w:rsid w:val="00E50ADA"/>
    <w:rsid w:val="00E848BC"/>
    <w:rsid w:val="00F15FDF"/>
    <w:rsid w:val="00FA49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65EBE48F-312F-4920-87D9-DCE8AA8EF9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basedOn w:val="DefaultParagraphFont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ListParagraph">
    <w:name w:val="List Paragraph"/>
    <w:basedOn w:val="Normal"/>
    <w:uiPriority w:val="34"/>
    <w:qFormat/>
    <w:rsid w:val="00252098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95193A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4</Pages>
  <Words>408</Words>
  <Characters>2329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2732</CharactersWithSpaces>
  <SharedDoc>false</SharedDoc>
  <HLinks>
    <vt:vector size="12" baseType="variant">
      <vt:variant>
        <vt:i4>3604526</vt:i4>
      </vt:variant>
      <vt:variant>
        <vt:i4>3</vt:i4>
      </vt:variant>
      <vt:variant>
        <vt:i4>0</vt:i4>
      </vt:variant>
      <vt:variant>
        <vt:i4>5</vt:i4>
      </vt:variant>
      <vt:variant>
        <vt:lpwstr>https://www.sworps.utk.edu/training/APA_6_0/player.html</vt:lpwstr>
      </vt:variant>
      <vt:variant>
        <vt:lpwstr/>
      </vt:variant>
      <vt:variant>
        <vt:i4>4063329</vt:i4>
      </vt:variant>
      <vt:variant>
        <vt:i4>0</vt:i4>
      </vt:variant>
      <vt:variant>
        <vt:i4>0</vt:i4>
      </vt:variant>
      <vt:variant>
        <vt:i4>5</vt:i4>
      </vt:variant>
      <vt:variant>
        <vt:lpwstr>http://www.mainwebsite.org/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subject/>
  <dc:creator>DeGeorge</dc:creator>
  <cp:keywords/>
  <dc:description/>
  <cp:lastModifiedBy>Morning</cp:lastModifiedBy>
  <cp:revision>4</cp:revision>
  <dcterms:created xsi:type="dcterms:W3CDTF">2019-02-07T06:33:00Z</dcterms:created>
  <dcterms:modified xsi:type="dcterms:W3CDTF">2019-02-07T06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5ls0WHzA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